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C75A44">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C75A44">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C75A44">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583F92">
      <w:pPr>
        <w:pStyle w:val="Title"/>
      </w:pPr>
      <w:r>
        <w:t>Personal Enrichment and Career Goals</w:t>
      </w:r>
    </w:p>
    <w:p w:rsidR="00583F92" w:rsidRPr="00583F92" w:rsidRDefault="00583F92" w:rsidP="00A87729">
      <w:r w:rsidRPr="00583F92">
        <w:t>Hailing from a middle-class family, getting quality education was my top priority. Getting admission to a reputed and prestigious institute was not only my goal but it was my parent’s dream as well. To accomplish my goal I have worked extremely hard in my entire school life. Rutgers University is a leading national research university which is the eighth oldest university in the United States</w:t>
      </w:r>
      <w:r w:rsidR="00A87729">
        <w:t xml:space="preserve"> </w:t>
      </w:r>
      <w:r w:rsidR="00A87729">
        <w:fldChar w:fldCharType="begin"/>
      </w:r>
      <w:r w:rsidR="00A87729">
        <w:instrText xml:space="preserve"> ADDIN ZOTERO_ITEM CSL_CITATION {"citationID":"qU1UZ2Re","properties":{"formattedCitation":"(\\uc0\\u8220{}Rutgers University\\uc0\\u8221{})","plainCitation":"(“Rutgers University”)","noteIndex":0},"citationItems":[{"id":106,"uris":["http://zotero.org/users/local/sbFMNDWM/items/QSF2LAFT"],"uri":["http://zotero.org/users/local/sbFMNDWM/items/QSF2LAFT"],"itemData":{"id":106,"type":"webpage","title":"Rutgers University","container-title":"Rutgers University","abstract":"Rutgers, The State University of New Jersey, is a leading national research university and the state of New Jersey’s preeminent, comprehensive public institution of higher education. Established in 1766, the university is the eighth oldest higher education institution in the United States.","URL":"https://www.rutgers.edu/node","language":"en","accessed":{"date-parts":[["2019",9,30]]}}}],"schema":"https://github.com/citation-style-language/schema/raw/master/csl-citation.json"} </w:instrText>
      </w:r>
      <w:r w:rsidR="00A87729">
        <w:fldChar w:fldCharType="separate"/>
      </w:r>
      <w:r w:rsidR="007E0910">
        <w:rPr>
          <w:rFonts w:ascii="Times New Roman" w:hAnsi="Times New Roman" w:cs="Times New Roman"/>
        </w:rPr>
        <w:t>(Rutgers University</w:t>
      </w:r>
      <w:bookmarkStart w:id="0" w:name="_GoBack"/>
      <w:bookmarkEnd w:id="0"/>
      <w:r w:rsidR="00A87729" w:rsidRPr="00A87729">
        <w:rPr>
          <w:rFonts w:ascii="Times New Roman" w:hAnsi="Times New Roman" w:cs="Times New Roman"/>
        </w:rPr>
        <w:t>)</w:t>
      </w:r>
      <w:r w:rsidR="00A87729">
        <w:fldChar w:fldCharType="end"/>
      </w:r>
      <w:r w:rsidR="00A87729">
        <w:t xml:space="preserve">. </w:t>
      </w:r>
      <w:r w:rsidRPr="00583F92">
        <w:t xml:space="preserve"> It is one of the finest universities in New Jersey that has a variety of undergraduate and graduate programs that allow students to choose what interests them the most.</w:t>
      </w:r>
      <w:r w:rsidR="0055547A">
        <w:t xml:space="preserve"> </w:t>
      </w:r>
    </w:p>
    <w:p w:rsidR="00583F92" w:rsidRPr="00583F92" w:rsidRDefault="00583F92" w:rsidP="00583F92">
      <w:r w:rsidRPr="00583F92">
        <w:t xml:space="preserve">Higher education is also known as tertiary education leading to the award of an academic degree. To pursue higher education from a prominent university like Rutgers University will </w:t>
      </w:r>
      <w:proofErr w:type="gramStart"/>
      <w:r w:rsidRPr="00583F92">
        <w:t>guarantee</w:t>
      </w:r>
      <w:proofErr w:type="gramEnd"/>
      <w:r w:rsidRPr="00583F92">
        <w:t xml:space="preserve"> a bright future. Knowing the history of a university, Rutgers will provide me with nationally-respected credentials that will facilitate me in building my career. As an ambitious college student, it is my responsibility to broaden my knowledge to benefit the community in which I reside. Rutgers University will facilitate me in reviving my passion for learning. Being a college undergraduate I am positive that getting a degree from Rutgers University will open doors of opportunities for me that will aid me to accomplish my career goals. Rutgers University is my first choice because it offers majors in various fields. Due to its nationally and internationally recognized faculty, it is one of the top universities in New Jersey. The diverse and strong alumni networks offer an excellent opportunity to connect with brilliant people from all </w:t>
      </w:r>
      <w:r w:rsidRPr="00583F92">
        <w:lastRenderedPageBreak/>
        <w:t>over the world. The university also provides several scholarship plans that help students in continuing their education despite financial issues.</w:t>
      </w:r>
    </w:p>
    <w:p w:rsidR="00583F92" w:rsidRPr="00583F92" w:rsidRDefault="00583F92" w:rsidP="00583F92">
      <w:r w:rsidRPr="00583F92">
        <w:t>Rutgers University supports the diversity that will help me in educating myself both academically and culturally. Rutgers University’s extensive, aesthetically appealing campus and active student clubs along with several extracurricular activities is everything that a motivated student needs to pursue a high-quality education. Besides, the faculty at Rutgers University doing cutting edge research and research programs helps students to pursue their education from this university. I have always been in favor of healthy competition as it is the key to breed success. Rutgers provides an opportunity to compete with the best brains that can enrich my knowledge by bringing out the best in me.</w:t>
      </w:r>
    </w:p>
    <w:p w:rsidR="00583F92" w:rsidRDefault="00583F92" w:rsidP="00583F92">
      <w:r w:rsidRPr="00583F92">
        <w:t>In my opinion, a healthy mind is a key to success and therefore education is not complete without sports and extracurricular activities. Rutgers University also realizes the importance of sports and have therefore several sports clubs that play against other schools. This helps in creating a competitive environment where students learn to collaborate and respect other students. The university offers different types of sports such as football and softball, etc. I have always wanted to be a part of an institute that offers sports facilities for the females as well. The Rutgers University staff provide a learning environment for females as well where they can pursue sports. While at Rutgers University, I am planning also planning to join the sports team as well as Entrepreneurial society. This will help me in strengthening my leadership abilities. Besides the sports club, Rutgers University also has a Math club and Computer science club that also facilitates students who are weak in their respective subjects.</w:t>
      </w:r>
    </w:p>
    <w:p w:rsidR="00583F92" w:rsidRDefault="00583F92" w:rsidP="00583F92">
      <w:r w:rsidRPr="00583F92">
        <w:t xml:space="preserve">The opportunity of getting admission in an institute that is highly respected is far too good to pass up. I have few friends at the Rutgers University who all speak highly of their </w:t>
      </w:r>
      <w:r w:rsidRPr="00583F92">
        <w:lastRenderedPageBreak/>
        <w:t>institute and learning experience. They always told me that the staff is very helpful and motivates students so that they can excel in their respective fields. I hope that Rutgers University will consider my application and allow be a part of this highly recognized institution. Getting admission in this institute will help me achieve my personal goals and guarantee a bright future.</w:t>
      </w:r>
    </w:p>
    <w:p w:rsidR="00A87729" w:rsidRDefault="00A87729" w:rsidP="00583F92"/>
    <w:p w:rsidR="00A87729" w:rsidRDefault="00A87729" w:rsidP="00583F92"/>
    <w:p w:rsidR="00A87729" w:rsidRDefault="00A87729" w:rsidP="00583F92"/>
    <w:p w:rsidR="00A87729" w:rsidRDefault="00A87729" w:rsidP="00583F92"/>
    <w:p w:rsidR="00A87729" w:rsidRDefault="00A87729" w:rsidP="00583F92"/>
    <w:p w:rsidR="00A87729" w:rsidRDefault="00A87729" w:rsidP="00583F92"/>
    <w:p w:rsidR="00A87729" w:rsidRDefault="00A87729" w:rsidP="00583F92"/>
    <w:p w:rsidR="00A87729" w:rsidRDefault="00A87729" w:rsidP="00583F92"/>
    <w:p w:rsidR="00A87729" w:rsidRDefault="00A87729" w:rsidP="00583F92"/>
    <w:p w:rsidR="00A87729" w:rsidRDefault="00A87729" w:rsidP="00583F92"/>
    <w:p w:rsidR="00A87729" w:rsidRDefault="00A87729" w:rsidP="00583F92"/>
    <w:p w:rsidR="00A87729" w:rsidRDefault="00A87729" w:rsidP="00583F92"/>
    <w:p w:rsidR="00A87729" w:rsidRDefault="00A87729" w:rsidP="00583F92"/>
    <w:p w:rsidR="00A87729" w:rsidRDefault="00A87729" w:rsidP="00583F92"/>
    <w:p w:rsidR="00A87729" w:rsidRDefault="00A87729" w:rsidP="00583F92"/>
    <w:p w:rsidR="00A87729" w:rsidRDefault="00A87729" w:rsidP="00583F92"/>
    <w:p w:rsidR="00A87729" w:rsidRDefault="00A87729" w:rsidP="00583F92"/>
    <w:p w:rsidR="00A87729" w:rsidRDefault="00A87729" w:rsidP="00583F92"/>
    <w:p w:rsidR="00A87729" w:rsidRDefault="00A87729" w:rsidP="00583F92"/>
    <w:p w:rsidR="00A87729" w:rsidRPr="00A87729" w:rsidRDefault="00A87729" w:rsidP="00A87729">
      <w:pPr>
        <w:jc w:val="center"/>
        <w:rPr>
          <w:b/>
        </w:rPr>
      </w:pPr>
      <w:r w:rsidRPr="00A87729">
        <w:rPr>
          <w:b/>
        </w:rPr>
        <w:lastRenderedPageBreak/>
        <w:t>Work Cited</w:t>
      </w:r>
    </w:p>
    <w:p w:rsidR="00A87729" w:rsidRPr="00A87729" w:rsidRDefault="00A87729" w:rsidP="00A8772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A87729">
        <w:rPr>
          <w:rFonts w:ascii="Times New Roman" w:hAnsi="Times New Roman" w:cs="Times New Roman"/>
        </w:rPr>
        <w:t xml:space="preserve">“Rutgers University.” </w:t>
      </w:r>
      <w:r w:rsidRPr="00A87729">
        <w:rPr>
          <w:rFonts w:ascii="Times New Roman" w:hAnsi="Times New Roman" w:cs="Times New Roman"/>
          <w:i/>
          <w:iCs/>
        </w:rPr>
        <w:t>Rutgers University</w:t>
      </w:r>
      <w:r w:rsidRPr="00A87729">
        <w:rPr>
          <w:rFonts w:ascii="Times New Roman" w:hAnsi="Times New Roman" w:cs="Times New Roman"/>
        </w:rPr>
        <w:t>, https://www.rutgers.edu/node. Accessed 30 Sept. 2019.</w:t>
      </w:r>
    </w:p>
    <w:p w:rsidR="00583F92" w:rsidRPr="00A87729" w:rsidRDefault="00A87729" w:rsidP="00A87729">
      <w:pPr>
        <w:ind w:firstLine="0"/>
      </w:pPr>
      <w:r>
        <w:fldChar w:fldCharType="end"/>
      </w:r>
    </w:p>
    <w:sectPr w:rsidR="00583F92" w:rsidRPr="00A87729">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75A44" w:rsidRDefault="00C75A44">
      <w:pPr>
        <w:spacing w:line="240" w:lineRule="auto"/>
      </w:pPr>
      <w:r>
        <w:separator/>
      </w:r>
    </w:p>
  </w:endnote>
  <w:endnote w:type="continuationSeparator" w:id="0">
    <w:p w:rsidR="00C75A44" w:rsidRDefault="00C75A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75A44" w:rsidRDefault="00C75A44">
      <w:pPr>
        <w:spacing w:line="240" w:lineRule="auto"/>
      </w:pPr>
      <w:r>
        <w:separator/>
      </w:r>
    </w:p>
  </w:footnote>
  <w:footnote w:type="continuationSeparator" w:id="0">
    <w:p w:rsidR="00C75A44" w:rsidRDefault="00C75A4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C75A44">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7E0910">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C75A44">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7E0910">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40CBB"/>
    <w:rsid w:val="000B78C8"/>
    <w:rsid w:val="001463B2"/>
    <w:rsid w:val="001F62C0"/>
    <w:rsid w:val="00245E02"/>
    <w:rsid w:val="002B494F"/>
    <w:rsid w:val="00353B66"/>
    <w:rsid w:val="00364805"/>
    <w:rsid w:val="00456604"/>
    <w:rsid w:val="004A2675"/>
    <w:rsid w:val="004F7139"/>
    <w:rsid w:val="005525EB"/>
    <w:rsid w:val="0055547A"/>
    <w:rsid w:val="00565C4B"/>
    <w:rsid w:val="0057093C"/>
    <w:rsid w:val="00583F92"/>
    <w:rsid w:val="00691EC1"/>
    <w:rsid w:val="00710F58"/>
    <w:rsid w:val="0073704E"/>
    <w:rsid w:val="007C53FB"/>
    <w:rsid w:val="007E0910"/>
    <w:rsid w:val="008B7D18"/>
    <w:rsid w:val="008F1F97"/>
    <w:rsid w:val="008F4052"/>
    <w:rsid w:val="00985A65"/>
    <w:rsid w:val="009D4EB3"/>
    <w:rsid w:val="00A87729"/>
    <w:rsid w:val="00A93BAA"/>
    <w:rsid w:val="00B13D1B"/>
    <w:rsid w:val="00B818DF"/>
    <w:rsid w:val="00BA1BAA"/>
    <w:rsid w:val="00C75A44"/>
    <w:rsid w:val="00CD3FEE"/>
    <w:rsid w:val="00D05A7B"/>
    <w:rsid w:val="00D52117"/>
    <w:rsid w:val="00DB0D39"/>
    <w:rsid w:val="00E14005"/>
    <w:rsid w:val="00E614DD"/>
    <w:rsid w:val="00E627B4"/>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247EFF"/>
    <w:rsid w:val="003729CB"/>
    <w:rsid w:val="003A0181"/>
    <w:rsid w:val="005A3EFE"/>
    <w:rsid w:val="008C33C4"/>
    <w:rsid w:val="00E94C18"/>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CD483DE-AF16-459E-A698-7BBAAF5F7E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792</Words>
  <Characters>4516</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30T08:14:00Z</dcterms:created>
  <dcterms:modified xsi:type="dcterms:W3CDTF">2019-09-30T08:1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CqiYUJdv"/&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